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534A" w:rsidRDefault="009C534A" w:rsidP="009C534A">
      <w:pPr>
        <w:rPr>
          <w:lang w:val="en-US"/>
        </w:rPr>
      </w:pPr>
      <w:r>
        <w:rPr>
          <w:lang w:val="en-US"/>
        </w:rPr>
        <w:t xml:space="preserve">Supplementary Table 1. Search terms used in the data extraction </w:t>
      </w:r>
    </w:p>
    <w:tbl>
      <w:tblPr>
        <w:tblW w:w="9628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4814"/>
        <w:gridCol w:w="4814"/>
      </w:tblGrid>
      <w:tr w:rsidR="009C534A" w:rsidRPr="009C534A" w:rsidTr="00095FDD">
        <w:tc>
          <w:tcPr>
            <w:tcW w:w="4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C534A" w:rsidRDefault="009C534A" w:rsidP="00095FDD">
            <w:pPr>
              <w:spacing w:after="0"/>
              <w:rPr>
                <w:lang w:val="en-US"/>
              </w:rPr>
            </w:pPr>
            <w:r>
              <w:rPr>
                <w:lang w:val="en-US"/>
              </w:rPr>
              <w:t>Search terms</w:t>
            </w:r>
          </w:p>
        </w:tc>
        <w:tc>
          <w:tcPr>
            <w:tcW w:w="4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C534A" w:rsidRDefault="009C534A" w:rsidP="00095FDD">
            <w:pPr>
              <w:spacing w:after="0"/>
              <w:rPr>
                <w:lang w:val="en-US"/>
              </w:rPr>
            </w:pPr>
            <w:r>
              <w:rPr>
                <w:lang w:val="en-US"/>
              </w:rPr>
              <w:t xml:space="preserve">Completed with </w:t>
            </w:r>
            <w:proofErr w:type="spellStart"/>
            <w:r>
              <w:rPr>
                <w:lang w:val="en-US"/>
              </w:rPr>
              <w:t>Emtree</w:t>
            </w:r>
            <w:proofErr w:type="spellEnd"/>
            <w:r>
              <w:rPr>
                <w:lang w:val="en-US"/>
              </w:rPr>
              <w:t xml:space="preserve"> drug terms</w:t>
            </w:r>
          </w:p>
        </w:tc>
      </w:tr>
      <w:tr w:rsidR="009C534A" w:rsidRPr="009C534A" w:rsidTr="00095FDD">
        <w:tc>
          <w:tcPr>
            <w:tcW w:w="4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Benzodiazepine*</w:t>
            </w: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or Hypnotic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or anxiolytic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AND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ong-term*/ or long term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hronic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ontinuous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ersistent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AND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use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utilization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utilization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usage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dispensing*</w:t>
            </w:r>
          </w:p>
          <w:p w:rsidR="009C534A" w:rsidRDefault="009C534A" w:rsidP="00095FDD">
            <w:pPr>
              <w:pStyle w:val="Taulukonsislt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onsumption*</w:t>
            </w: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rescribing*</w:t>
            </w: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rescription*</w:t>
            </w: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ersistence*</w:t>
            </w:r>
          </w:p>
        </w:tc>
        <w:tc>
          <w:tcPr>
            <w:tcW w:w="4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C534A" w:rsidRPr="00A3770A" w:rsidRDefault="009C534A" w:rsidP="00095FDD">
            <w:pPr>
              <w:spacing w:after="0"/>
              <w:rPr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(diazepam) OR (alprazolam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ox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tria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tem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zolpide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zopiclon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nit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zaleplon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nit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flunit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lorazepam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bretazenil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brom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hlordiazepoxid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inol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clonazepam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loxa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fludi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flunit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flu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flutop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hal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keta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lopra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lorazepam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med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nimat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nit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nord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phen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pin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p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prem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prem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que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tetr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lobaz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tofiso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eti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adina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loti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esta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lormet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brotizol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qu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doxef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lorazepat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 OR (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camazepam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 xml:space="preserve">) OR (ethyl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loflazepat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t>)</w:t>
            </w: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These individual drug terms were based on the search strategy of a systematic review from the Cochrane Collaboration 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instrText>ADDIN RW.CITE{{532 Dold,M. 2012}}</w:instrTex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Pr="00EC5F00">
              <w:rPr>
                <w:rFonts w:ascii="Arial" w:hAnsi="Arial" w:cs="Arial"/>
                <w:sz w:val="20"/>
                <w:szCs w:val="20"/>
                <w:lang w:val="en-US"/>
              </w:rPr>
              <w:t>(22)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  <w:p w:rsidR="009C534A" w:rsidRDefault="009C534A" w:rsidP="00095FDD">
            <w:pPr>
              <w:spacing w:after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Style w:val="apple-converted-space"/>
                <w:rFonts w:ascii="Arial" w:hAnsi="Arial" w:cs="Arial"/>
                <w:color w:val="000000"/>
                <w:sz w:val="17"/>
                <w:szCs w:val="17"/>
                <w:shd w:val="clear" w:color="auto" w:fill="FFFFFF"/>
                <w:lang w:val="en-US"/>
              </w:rPr>
              <w:t> </w:t>
            </w:r>
          </w:p>
        </w:tc>
      </w:tr>
    </w:tbl>
    <w:p w:rsidR="009C534A" w:rsidRDefault="009C534A" w:rsidP="009C534A">
      <w:pPr>
        <w:rPr>
          <w:lang w:val="en-US"/>
        </w:rPr>
      </w:pPr>
    </w:p>
    <w:p w:rsidR="00EE6451" w:rsidRPr="009C534A" w:rsidRDefault="00EE6451">
      <w:pPr>
        <w:rPr>
          <w:lang w:val="en-US"/>
        </w:rPr>
      </w:pPr>
      <w:bookmarkStart w:id="0" w:name="_GoBack"/>
      <w:bookmarkEnd w:id="0"/>
    </w:p>
    <w:sectPr w:rsidR="00EE6451" w:rsidRPr="009C534A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2F9B"/>
    <w:rsid w:val="0000068D"/>
    <w:rsid w:val="000055EB"/>
    <w:rsid w:val="00006807"/>
    <w:rsid w:val="00007030"/>
    <w:rsid w:val="00010282"/>
    <w:rsid w:val="00012DE1"/>
    <w:rsid w:val="0002042A"/>
    <w:rsid w:val="00024507"/>
    <w:rsid w:val="000253D9"/>
    <w:rsid w:val="00030EF7"/>
    <w:rsid w:val="00031DB4"/>
    <w:rsid w:val="000409F7"/>
    <w:rsid w:val="00072890"/>
    <w:rsid w:val="000871CE"/>
    <w:rsid w:val="00091BB4"/>
    <w:rsid w:val="000939A4"/>
    <w:rsid w:val="000A58F8"/>
    <w:rsid w:val="000B1488"/>
    <w:rsid w:val="000B5BF7"/>
    <w:rsid w:val="000B6A06"/>
    <w:rsid w:val="000C7721"/>
    <w:rsid w:val="000D7DC7"/>
    <w:rsid w:val="000E2EA0"/>
    <w:rsid w:val="000E33A3"/>
    <w:rsid w:val="000E68D3"/>
    <w:rsid w:val="000F06DC"/>
    <w:rsid w:val="000F4052"/>
    <w:rsid w:val="000F7243"/>
    <w:rsid w:val="00105F8C"/>
    <w:rsid w:val="00120B95"/>
    <w:rsid w:val="0014565B"/>
    <w:rsid w:val="00153A51"/>
    <w:rsid w:val="001544DD"/>
    <w:rsid w:val="00165512"/>
    <w:rsid w:val="00171498"/>
    <w:rsid w:val="00171C54"/>
    <w:rsid w:val="001755C7"/>
    <w:rsid w:val="001777C9"/>
    <w:rsid w:val="0018064F"/>
    <w:rsid w:val="00183439"/>
    <w:rsid w:val="00185566"/>
    <w:rsid w:val="00186846"/>
    <w:rsid w:val="0019129A"/>
    <w:rsid w:val="00191A30"/>
    <w:rsid w:val="00195E3B"/>
    <w:rsid w:val="00196F64"/>
    <w:rsid w:val="001B5929"/>
    <w:rsid w:val="001C1C78"/>
    <w:rsid w:val="001C423E"/>
    <w:rsid w:val="001D2CAE"/>
    <w:rsid w:val="001D6002"/>
    <w:rsid w:val="001E2786"/>
    <w:rsid w:val="001F2B65"/>
    <w:rsid w:val="00204AA6"/>
    <w:rsid w:val="00214866"/>
    <w:rsid w:val="0021556B"/>
    <w:rsid w:val="002224EE"/>
    <w:rsid w:val="0023257E"/>
    <w:rsid w:val="002329FC"/>
    <w:rsid w:val="0023436E"/>
    <w:rsid w:val="002539FD"/>
    <w:rsid w:val="00261C6F"/>
    <w:rsid w:val="00271B1C"/>
    <w:rsid w:val="00274D66"/>
    <w:rsid w:val="0027695E"/>
    <w:rsid w:val="0027792F"/>
    <w:rsid w:val="0028565A"/>
    <w:rsid w:val="0028672E"/>
    <w:rsid w:val="00287346"/>
    <w:rsid w:val="00290048"/>
    <w:rsid w:val="00291738"/>
    <w:rsid w:val="002A0ABD"/>
    <w:rsid w:val="002A0D55"/>
    <w:rsid w:val="002A5F67"/>
    <w:rsid w:val="002C2FA9"/>
    <w:rsid w:val="002C40BF"/>
    <w:rsid w:val="002C5BB5"/>
    <w:rsid w:val="002D1610"/>
    <w:rsid w:val="002E1ED2"/>
    <w:rsid w:val="002F4743"/>
    <w:rsid w:val="002F5CAF"/>
    <w:rsid w:val="0030199F"/>
    <w:rsid w:val="0031291D"/>
    <w:rsid w:val="00314568"/>
    <w:rsid w:val="003217B6"/>
    <w:rsid w:val="00322A2C"/>
    <w:rsid w:val="00323FCD"/>
    <w:rsid w:val="003248D8"/>
    <w:rsid w:val="00324FB0"/>
    <w:rsid w:val="003261F4"/>
    <w:rsid w:val="00331D78"/>
    <w:rsid w:val="0035223C"/>
    <w:rsid w:val="0035270C"/>
    <w:rsid w:val="00354497"/>
    <w:rsid w:val="00362F49"/>
    <w:rsid w:val="003764D9"/>
    <w:rsid w:val="00380C52"/>
    <w:rsid w:val="00393963"/>
    <w:rsid w:val="003B0309"/>
    <w:rsid w:val="003D29AB"/>
    <w:rsid w:val="003D2EEE"/>
    <w:rsid w:val="003F03AA"/>
    <w:rsid w:val="003F3D7B"/>
    <w:rsid w:val="003F4C1B"/>
    <w:rsid w:val="003F4CE9"/>
    <w:rsid w:val="003F5130"/>
    <w:rsid w:val="003F75B7"/>
    <w:rsid w:val="00400D74"/>
    <w:rsid w:val="00401604"/>
    <w:rsid w:val="00421581"/>
    <w:rsid w:val="0042580F"/>
    <w:rsid w:val="00430860"/>
    <w:rsid w:val="004351C7"/>
    <w:rsid w:val="0043530C"/>
    <w:rsid w:val="00442D23"/>
    <w:rsid w:val="00454BB1"/>
    <w:rsid w:val="00471356"/>
    <w:rsid w:val="00471DF3"/>
    <w:rsid w:val="00471EB4"/>
    <w:rsid w:val="00472CE4"/>
    <w:rsid w:val="00476002"/>
    <w:rsid w:val="00477929"/>
    <w:rsid w:val="00477CB3"/>
    <w:rsid w:val="00483C1A"/>
    <w:rsid w:val="004A2E7F"/>
    <w:rsid w:val="004B4D6F"/>
    <w:rsid w:val="004C2A87"/>
    <w:rsid w:val="004C5EAA"/>
    <w:rsid w:val="004C5F55"/>
    <w:rsid w:val="004D06FB"/>
    <w:rsid w:val="004D12BE"/>
    <w:rsid w:val="004D1446"/>
    <w:rsid w:val="004D721E"/>
    <w:rsid w:val="004E29AE"/>
    <w:rsid w:val="004E4139"/>
    <w:rsid w:val="004F2A60"/>
    <w:rsid w:val="004F4835"/>
    <w:rsid w:val="004F4FD5"/>
    <w:rsid w:val="00505E27"/>
    <w:rsid w:val="00506B80"/>
    <w:rsid w:val="005367EE"/>
    <w:rsid w:val="0056026F"/>
    <w:rsid w:val="00560D5F"/>
    <w:rsid w:val="005745C8"/>
    <w:rsid w:val="0057725B"/>
    <w:rsid w:val="0059613D"/>
    <w:rsid w:val="005A7F8D"/>
    <w:rsid w:val="005B01ED"/>
    <w:rsid w:val="005C550B"/>
    <w:rsid w:val="005C70BA"/>
    <w:rsid w:val="005D636C"/>
    <w:rsid w:val="005E2641"/>
    <w:rsid w:val="005F3835"/>
    <w:rsid w:val="00610701"/>
    <w:rsid w:val="00613C4E"/>
    <w:rsid w:val="006214AB"/>
    <w:rsid w:val="00624EF9"/>
    <w:rsid w:val="006267D4"/>
    <w:rsid w:val="00631862"/>
    <w:rsid w:val="0063703F"/>
    <w:rsid w:val="006374D3"/>
    <w:rsid w:val="0064137F"/>
    <w:rsid w:val="006439AA"/>
    <w:rsid w:val="00653D54"/>
    <w:rsid w:val="0065413F"/>
    <w:rsid w:val="00660ED4"/>
    <w:rsid w:val="00661B01"/>
    <w:rsid w:val="00674615"/>
    <w:rsid w:val="006754A4"/>
    <w:rsid w:val="006831B7"/>
    <w:rsid w:val="00683425"/>
    <w:rsid w:val="006907D7"/>
    <w:rsid w:val="006936DA"/>
    <w:rsid w:val="006B03A5"/>
    <w:rsid w:val="006C6AB1"/>
    <w:rsid w:val="006D1C66"/>
    <w:rsid w:val="006E1097"/>
    <w:rsid w:val="006E485E"/>
    <w:rsid w:val="006E63EF"/>
    <w:rsid w:val="006F7883"/>
    <w:rsid w:val="00700121"/>
    <w:rsid w:val="007014B1"/>
    <w:rsid w:val="0070605F"/>
    <w:rsid w:val="007133EC"/>
    <w:rsid w:val="00720571"/>
    <w:rsid w:val="007215F7"/>
    <w:rsid w:val="00722A2E"/>
    <w:rsid w:val="00727645"/>
    <w:rsid w:val="007451B0"/>
    <w:rsid w:val="00756007"/>
    <w:rsid w:val="007573AA"/>
    <w:rsid w:val="00761BB6"/>
    <w:rsid w:val="00767CD8"/>
    <w:rsid w:val="00773175"/>
    <w:rsid w:val="00791B1C"/>
    <w:rsid w:val="007C1848"/>
    <w:rsid w:val="007C44A2"/>
    <w:rsid w:val="007D283C"/>
    <w:rsid w:val="007E22A4"/>
    <w:rsid w:val="007F34D3"/>
    <w:rsid w:val="00802F25"/>
    <w:rsid w:val="00826105"/>
    <w:rsid w:val="0083273B"/>
    <w:rsid w:val="00840D00"/>
    <w:rsid w:val="0084339F"/>
    <w:rsid w:val="00843955"/>
    <w:rsid w:val="00845E04"/>
    <w:rsid w:val="008538F0"/>
    <w:rsid w:val="00855712"/>
    <w:rsid w:val="008558EC"/>
    <w:rsid w:val="00872AB9"/>
    <w:rsid w:val="00886F91"/>
    <w:rsid w:val="00893C83"/>
    <w:rsid w:val="008944DE"/>
    <w:rsid w:val="008964C0"/>
    <w:rsid w:val="008A66B8"/>
    <w:rsid w:val="008A6A87"/>
    <w:rsid w:val="008B3DD1"/>
    <w:rsid w:val="008C181E"/>
    <w:rsid w:val="008D6C27"/>
    <w:rsid w:val="00924C0B"/>
    <w:rsid w:val="009274BB"/>
    <w:rsid w:val="00931751"/>
    <w:rsid w:val="00935DF6"/>
    <w:rsid w:val="00946356"/>
    <w:rsid w:val="009520C6"/>
    <w:rsid w:val="00963877"/>
    <w:rsid w:val="00971681"/>
    <w:rsid w:val="00993C1F"/>
    <w:rsid w:val="009940FC"/>
    <w:rsid w:val="00996865"/>
    <w:rsid w:val="009A1DD2"/>
    <w:rsid w:val="009B2AD5"/>
    <w:rsid w:val="009B4E44"/>
    <w:rsid w:val="009C534A"/>
    <w:rsid w:val="009F14CB"/>
    <w:rsid w:val="00A05EB8"/>
    <w:rsid w:val="00A07AC5"/>
    <w:rsid w:val="00A22B18"/>
    <w:rsid w:val="00A23862"/>
    <w:rsid w:val="00A2520A"/>
    <w:rsid w:val="00A30A09"/>
    <w:rsid w:val="00A30F2C"/>
    <w:rsid w:val="00A36749"/>
    <w:rsid w:val="00A378E6"/>
    <w:rsid w:val="00A4057D"/>
    <w:rsid w:val="00A47EA7"/>
    <w:rsid w:val="00A563CF"/>
    <w:rsid w:val="00A648FC"/>
    <w:rsid w:val="00A73DB8"/>
    <w:rsid w:val="00A744C6"/>
    <w:rsid w:val="00AA5AF7"/>
    <w:rsid w:val="00AA60D2"/>
    <w:rsid w:val="00AB73F5"/>
    <w:rsid w:val="00AE1824"/>
    <w:rsid w:val="00AE2238"/>
    <w:rsid w:val="00AE2EF0"/>
    <w:rsid w:val="00AE5F77"/>
    <w:rsid w:val="00B013EA"/>
    <w:rsid w:val="00B026DA"/>
    <w:rsid w:val="00B039B1"/>
    <w:rsid w:val="00B06B69"/>
    <w:rsid w:val="00B07D62"/>
    <w:rsid w:val="00B333CC"/>
    <w:rsid w:val="00B334B4"/>
    <w:rsid w:val="00B435C5"/>
    <w:rsid w:val="00B53187"/>
    <w:rsid w:val="00B62158"/>
    <w:rsid w:val="00B87D94"/>
    <w:rsid w:val="00BA2881"/>
    <w:rsid w:val="00BA5048"/>
    <w:rsid w:val="00BB681B"/>
    <w:rsid w:val="00BD187F"/>
    <w:rsid w:val="00BE52DD"/>
    <w:rsid w:val="00BF551C"/>
    <w:rsid w:val="00BF776A"/>
    <w:rsid w:val="00C00CFE"/>
    <w:rsid w:val="00C05035"/>
    <w:rsid w:val="00C07531"/>
    <w:rsid w:val="00C13464"/>
    <w:rsid w:val="00C2474C"/>
    <w:rsid w:val="00C339A4"/>
    <w:rsid w:val="00C42578"/>
    <w:rsid w:val="00C6686D"/>
    <w:rsid w:val="00C73314"/>
    <w:rsid w:val="00C841F4"/>
    <w:rsid w:val="00C8589D"/>
    <w:rsid w:val="00C8790B"/>
    <w:rsid w:val="00CA18C8"/>
    <w:rsid w:val="00CA7C57"/>
    <w:rsid w:val="00CB2933"/>
    <w:rsid w:val="00CB6E9D"/>
    <w:rsid w:val="00CB79D3"/>
    <w:rsid w:val="00CD4929"/>
    <w:rsid w:val="00CE2C0D"/>
    <w:rsid w:val="00CE49DE"/>
    <w:rsid w:val="00CE74DB"/>
    <w:rsid w:val="00CF1B9C"/>
    <w:rsid w:val="00CF30EF"/>
    <w:rsid w:val="00CF559D"/>
    <w:rsid w:val="00D063C4"/>
    <w:rsid w:val="00D13C90"/>
    <w:rsid w:val="00D15FBC"/>
    <w:rsid w:val="00D345A2"/>
    <w:rsid w:val="00D3577B"/>
    <w:rsid w:val="00D43223"/>
    <w:rsid w:val="00D47F28"/>
    <w:rsid w:val="00D50ECB"/>
    <w:rsid w:val="00D53EBE"/>
    <w:rsid w:val="00D5613C"/>
    <w:rsid w:val="00D65957"/>
    <w:rsid w:val="00D73FC2"/>
    <w:rsid w:val="00D84AEA"/>
    <w:rsid w:val="00D92632"/>
    <w:rsid w:val="00D95CB8"/>
    <w:rsid w:val="00DA186F"/>
    <w:rsid w:val="00DB6183"/>
    <w:rsid w:val="00DB7E1F"/>
    <w:rsid w:val="00DD43FA"/>
    <w:rsid w:val="00DD7C1C"/>
    <w:rsid w:val="00DE00FD"/>
    <w:rsid w:val="00DF2817"/>
    <w:rsid w:val="00DF42AF"/>
    <w:rsid w:val="00E00347"/>
    <w:rsid w:val="00E00593"/>
    <w:rsid w:val="00E0077D"/>
    <w:rsid w:val="00E01433"/>
    <w:rsid w:val="00E209C7"/>
    <w:rsid w:val="00E26A12"/>
    <w:rsid w:val="00E27660"/>
    <w:rsid w:val="00E32F9B"/>
    <w:rsid w:val="00E37BFB"/>
    <w:rsid w:val="00E47BA3"/>
    <w:rsid w:val="00E54DB6"/>
    <w:rsid w:val="00E55BB5"/>
    <w:rsid w:val="00E71B81"/>
    <w:rsid w:val="00E8360B"/>
    <w:rsid w:val="00EA2A09"/>
    <w:rsid w:val="00EB0A9A"/>
    <w:rsid w:val="00EC0C11"/>
    <w:rsid w:val="00EC0DD7"/>
    <w:rsid w:val="00EC27D0"/>
    <w:rsid w:val="00EC3BE6"/>
    <w:rsid w:val="00ED65EE"/>
    <w:rsid w:val="00EE6451"/>
    <w:rsid w:val="00EF1DCA"/>
    <w:rsid w:val="00EF3763"/>
    <w:rsid w:val="00F07181"/>
    <w:rsid w:val="00F0752B"/>
    <w:rsid w:val="00F1583F"/>
    <w:rsid w:val="00F23882"/>
    <w:rsid w:val="00F253EB"/>
    <w:rsid w:val="00F26448"/>
    <w:rsid w:val="00F3428C"/>
    <w:rsid w:val="00F34773"/>
    <w:rsid w:val="00F43318"/>
    <w:rsid w:val="00F52ECF"/>
    <w:rsid w:val="00F53BF5"/>
    <w:rsid w:val="00F561FC"/>
    <w:rsid w:val="00F60658"/>
    <w:rsid w:val="00F62A3F"/>
    <w:rsid w:val="00F822B7"/>
    <w:rsid w:val="00F824A4"/>
    <w:rsid w:val="00F87B2F"/>
    <w:rsid w:val="00F97FAC"/>
    <w:rsid w:val="00FA24C7"/>
    <w:rsid w:val="00FA7874"/>
    <w:rsid w:val="00FD6A0F"/>
    <w:rsid w:val="00FD6CD2"/>
    <w:rsid w:val="00FE1D08"/>
    <w:rsid w:val="00FE603C"/>
    <w:rsid w:val="00FF0E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DA0A182-7148-47A6-8A5A-A923562B6A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ali">
    <w:name w:val="Normal"/>
    <w:qFormat/>
    <w:rsid w:val="009C534A"/>
    <w:rPr>
      <w:lang w:val="fi-FI"/>
    </w:rPr>
  </w:style>
  <w:style w:type="character" w:default="1" w:styleId="Kappaleenoletusfontti">
    <w:name w:val="Default Paragraph Font"/>
    <w:uiPriority w:val="1"/>
    <w:semiHidden/>
    <w:unhideWhenUsed/>
  </w:style>
  <w:style w:type="table" w:default="1" w:styleId="Normaalitaulukk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Eiluetteloa">
    <w:name w:val="No List"/>
    <w:uiPriority w:val="99"/>
    <w:semiHidden/>
    <w:unhideWhenUsed/>
  </w:style>
  <w:style w:type="paragraph" w:customStyle="1" w:styleId="Perusteksti">
    <w:name w:val="Perusteksti"/>
    <w:basedOn w:val="Normaali"/>
    <w:rsid w:val="000F4052"/>
    <w:pPr>
      <w:tabs>
        <w:tab w:val="left" w:pos="1078"/>
      </w:tabs>
      <w:spacing w:after="0" w:line="300" w:lineRule="atLeast"/>
      <w:jc w:val="both"/>
    </w:pPr>
    <w:rPr>
      <w:rFonts w:ascii="Times New Roman" w:eastAsia="Times New Roman" w:hAnsi="Times New Roman" w:cs="Times New Roman"/>
      <w:sz w:val="24"/>
      <w:szCs w:val="24"/>
      <w:lang w:val="en-GB" w:eastAsia="fi-FI"/>
    </w:rPr>
  </w:style>
  <w:style w:type="paragraph" w:customStyle="1" w:styleId="Taulukonsislt">
    <w:name w:val="Taulukon sisältö"/>
    <w:basedOn w:val="Normaali"/>
    <w:rsid w:val="009C534A"/>
    <w:pPr>
      <w:widowControl w:val="0"/>
      <w:suppressLineNumbers/>
      <w:suppressAutoHyphens/>
      <w:autoSpaceDN w:val="0"/>
      <w:spacing w:after="0" w:line="240" w:lineRule="auto"/>
    </w:pPr>
    <w:rPr>
      <w:rFonts w:ascii="Times New Roman" w:eastAsia="SimSun" w:hAnsi="Times New Roman" w:cs="Mangal"/>
      <w:kern w:val="3"/>
      <w:sz w:val="24"/>
      <w:szCs w:val="24"/>
      <w:lang w:eastAsia="hi-IN" w:bidi="hi-IN"/>
    </w:rPr>
  </w:style>
  <w:style w:type="character" w:customStyle="1" w:styleId="apple-converted-space">
    <w:name w:val="apple-converted-space"/>
    <w:basedOn w:val="Kappaleenoletusfontti"/>
    <w:rsid w:val="009C53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2</Words>
  <Characters>1101</Characters>
  <Application>Microsoft Office Word</Application>
  <DocSecurity>0</DocSecurity>
  <Lines>9</Lines>
  <Paragraphs>2</Paragraphs>
  <ScaleCrop>false</ScaleCrop>
  <Company/>
  <LinksUpToDate>false</LinksUpToDate>
  <CharactersWithSpaces>12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rhi Kurko</dc:creator>
  <cp:keywords/>
  <dc:description/>
  <cp:lastModifiedBy>Terhi Kurko</cp:lastModifiedBy>
  <cp:revision>2</cp:revision>
  <dcterms:created xsi:type="dcterms:W3CDTF">2015-05-24T21:07:00Z</dcterms:created>
  <dcterms:modified xsi:type="dcterms:W3CDTF">2015-05-24T21:08:00Z</dcterms:modified>
</cp:coreProperties>
</file>